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5628A635"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w:t>
      </w:r>
      <w:r w:rsidR="00E918A3">
        <w:rPr>
          <w:rFonts w:asciiTheme="majorBidi" w:hAnsiTheme="majorBidi" w:cstheme="majorBidi"/>
          <w:b/>
          <w:sz w:val="24"/>
          <w:szCs w:val="24"/>
        </w:rPr>
        <w:t xml:space="preserve"> Berbasis Android</w:t>
      </w:r>
      <w:r>
        <w:rPr>
          <w:rFonts w:asciiTheme="majorBidi" w:hAnsiTheme="majorBidi" w:cstheme="majorBidi"/>
          <w:b/>
          <w:sz w:val="24"/>
          <w:szCs w:val="24"/>
        </w:rPr>
        <w:t xml:space="preserve">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D0100A9" w14:textId="34CF4CDC" w:rsidR="005767EA" w:rsidRDefault="005767EA" w:rsidP="005767EA">
      <w:pPr>
        <w:spacing w:line="480" w:lineRule="auto"/>
        <w:ind w:firstLine="851"/>
        <w:jc w:val="both"/>
        <w:rPr>
          <w:rFonts w:asciiTheme="majorBidi" w:hAnsiTheme="majorBidi" w:cstheme="majorBidi"/>
          <w:sz w:val="24"/>
          <w:szCs w:val="24"/>
        </w:rPr>
      </w:pPr>
      <w:r w:rsidRPr="005767EA">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 dan media sosial adalah salah satu fitur yang paling sering digunakan oleh pengguna internet saat ini.</w:t>
      </w:r>
    </w:p>
    <w:p w14:paraId="0FC46B84" w14:textId="5247418E" w:rsidR="00823ABD" w:rsidRDefault="00823ABD" w:rsidP="000641AC">
      <w:pPr>
        <w:spacing w:line="480" w:lineRule="auto"/>
        <w:ind w:firstLine="851"/>
        <w:jc w:val="both"/>
        <w:rPr>
          <w:rFonts w:asciiTheme="majorBidi" w:hAnsiTheme="majorBidi" w:cstheme="majorBidi"/>
          <w:sz w:val="24"/>
          <w:szCs w:val="24"/>
        </w:rPr>
      </w:pPr>
      <w:r>
        <w:rPr>
          <w:rFonts w:asciiTheme="majorBidi" w:hAnsiTheme="majorBidi" w:cstheme="majorBidi"/>
          <w:sz w:val="24"/>
          <w:szCs w:val="24"/>
        </w:rPr>
        <w:t>Mungkin bagi sebagian besar pengguna sudah mengetahui manfaat dari sosial media. Media</w:t>
      </w:r>
      <w:r w:rsidRPr="00B20187">
        <w:rPr>
          <w:rFonts w:asciiTheme="majorBidi" w:hAnsiTheme="majorBidi" w:cstheme="majorBidi"/>
          <w:sz w:val="24"/>
          <w:szCs w:val="24"/>
        </w:rPr>
        <w:t xml:space="preserve"> sosial </w:t>
      </w:r>
      <w:r>
        <w:rPr>
          <w:rFonts w:asciiTheme="majorBidi" w:hAnsiTheme="majorBidi" w:cstheme="majorBidi"/>
          <w:sz w:val="24"/>
          <w:szCs w:val="24"/>
        </w:rPr>
        <w:t xml:space="preserve">banyak </w:t>
      </w:r>
      <w:r w:rsidRPr="00B20187">
        <w:rPr>
          <w:rFonts w:asciiTheme="majorBidi" w:hAnsiTheme="majorBidi" w:cstheme="majorBidi"/>
          <w:sz w:val="24"/>
          <w:szCs w:val="24"/>
        </w:rPr>
        <w:t xml:space="preserve">menawarkan </w:t>
      </w:r>
      <w:r>
        <w:rPr>
          <w:rFonts w:asciiTheme="majorBidi" w:hAnsiTheme="majorBidi" w:cstheme="majorBidi"/>
          <w:sz w:val="24"/>
          <w:szCs w:val="24"/>
        </w:rPr>
        <w:t xml:space="preserve">manfaat yang salah satunya adalah </w:t>
      </w:r>
      <w:r w:rsidRPr="00B20187">
        <w:rPr>
          <w:rFonts w:asciiTheme="majorBidi" w:hAnsiTheme="majorBidi" w:cstheme="majorBidi"/>
          <w:sz w:val="24"/>
          <w:szCs w:val="24"/>
        </w:rPr>
        <w:t>kemudahan</w:t>
      </w:r>
      <w:r>
        <w:rPr>
          <w:rFonts w:asciiTheme="majorBidi" w:hAnsiTheme="majorBidi" w:cstheme="majorBidi"/>
          <w:sz w:val="24"/>
          <w:szCs w:val="24"/>
        </w:rPr>
        <w:t xml:space="preserve"> dalam melakukan proses rekrutmen</w:t>
      </w:r>
      <w:r w:rsidRPr="00B20187">
        <w:rPr>
          <w:rFonts w:asciiTheme="majorBidi" w:hAnsiTheme="majorBidi" w:cstheme="majorBidi"/>
          <w:sz w:val="24"/>
          <w:szCs w:val="24"/>
        </w:rPr>
        <w:t>.</w:t>
      </w:r>
      <w:r>
        <w:rPr>
          <w:rFonts w:asciiTheme="majorBidi" w:hAnsiTheme="majorBidi" w:cstheme="majorBidi"/>
          <w:sz w:val="24"/>
          <w:szCs w:val="24"/>
        </w:rPr>
        <w:t xml:space="preserve"> Dengan pemanfaatan secara benar, media sosial dapat menjadi </w:t>
      </w:r>
      <w:r>
        <w:rPr>
          <w:rFonts w:asciiTheme="majorBidi" w:hAnsiTheme="majorBidi" w:cstheme="majorBidi"/>
          <w:i/>
          <w:iCs/>
          <w:sz w:val="24"/>
          <w:szCs w:val="24"/>
        </w:rPr>
        <w:t xml:space="preserve">tools </w:t>
      </w:r>
      <w:r>
        <w:rPr>
          <w:rFonts w:asciiTheme="majorBidi" w:hAnsiTheme="majorBidi" w:cstheme="majorBidi"/>
          <w:sz w:val="24"/>
          <w:szCs w:val="24"/>
        </w:rPr>
        <w:t xml:space="preserve">penting yang membantu proses pencarian dan </w:t>
      </w:r>
      <w:r>
        <w:rPr>
          <w:rFonts w:asciiTheme="majorBidi" w:hAnsiTheme="majorBidi" w:cstheme="majorBidi"/>
          <w:sz w:val="24"/>
          <w:szCs w:val="24"/>
        </w:rPr>
        <w:lastRenderedPageBreak/>
        <w:t>perekrutan pekerja.</w:t>
      </w:r>
      <w:r w:rsidR="00D04520">
        <w:rPr>
          <w:rFonts w:asciiTheme="majorBidi" w:hAnsiTheme="majorBidi" w:cstheme="majorBidi"/>
          <w:sz w:val="24"/>
          <w:szCs w:val="24"/>
        </w:rPr>
        <w:t xml:space="preserve"> </w:t>
      </w:r>
      <w:r w:rsidR="006D1E13">
        <w:rPr>
          <w:rFonts w:asciiTheme="majorBidi" w:hAnsiTheme="majorBidi" w:cstheme="majorBidi"/>
          <w:sz w:val="24"/>
          <w:szCs w:val="24"/>
        </w:rPr>
        <w:t xml:space="preserve">Selain daripada membagikan informasi persyaratan dan kriteria lowongan. </w:t>
      </w:r>
      <w:r w:rsidR="000641AC">
        <w:rPr>
          <w:rFonts w:asciiTheme="majorBidi" w:hAnsiTheme="majorBidi" w:cstheme="majorBidi"/>
          <w:sz w:val="24"/>
          <w:szCs w:val="24"/>
        </w:rPr>
        <w:t xml:space="preserve">Seorang </w:t>
      </w:r>
      <w:r w:rsidR="000641AC">
        <w:rPr>
          <w:rFonts w:asciiTheme="majorBidi" w:hAnsiTheme="majorBidi" w:cstheme="majorBidi"/>
          <w:i/>
          <w:iCs/>
          <w:sz w:val="24"/>
          <w:szCs w:val="24"/>
        </w:rPr>
        <w:t>r</w:t>
      </w:r>
      <w:r w:rsidR="006D1E13" w:rsidRPr="006D1E13">
        <w:rPr>
          <w:rFonts w:asciiTheme="majorBidi" w:hAnsiTheme="majorBidi" w:cstheme="majorBidi"/>
          <w:i/>
          <w:iCs/>
          <w:sz w:val="24"/>
          <w:szCs w:val="24"/>
        </w:rPr>
        <w:t>ecruiter</w:t>
      </w:r>
      <w:r w:rsidR="006D1E13">
        <w:rPr>
          <w:rFonts w:asciiTheme="majorBidi" w:hAnsiTheme="majorBidi" w:cstheme="majorBidi"/>
          <w:sz w:val="24"/>
          <w:szCs w:val="24"/>
        </w:rPr>
        <w:t xml:space="preserve"> adalah yang bertugas untuk mencari dan menemukan kandidat untuk mengisi kekosongan posisi di sebuah perusahaan</w:t>
      </w:r>
      <w:r w:rsidR="000641AC">
        <w:rPr>
          <w:rFonts w:asciiTheme="majorBidi" w:hAnsiTheme="majorBidi" w:cstheme="majorBidi"/>
          <w:sz w:val="24"/>
          <w:szCs w:val="24"/>
        </w:rPr>
        <w:t xml:space="preserve"> biasanya juga menjadikan sosial media sebagai alat pertimbangan bagi kandidat. Banyak kandidat yang cenderung tidak mengungkapkan seluruh informasi pribadi saat sesi wawancara atau dalam resume. Dengan menelusuri profil media sosial mereka, ini dapat memberikan informasi sekilas terkait minat bakat atau kebiasaan masing-masing kandidat</w:t>
      </w:r>
      <w:r w:rsidR="004203CA">
        <w:rPr>
          <w:rFonts w:asciiTheme="majorBidi" w:hAnsiTheme="majorBidi" w:cstheme="majorBidi"/>
          <w:sz w:val="24"/>
          <w:szCs w:val="24"/>
        </w:rPr>
        <w:t>.</w:t>
      </w:r>
    </w:p>
    <w:p w14:paraId="12AABBF5" w14:textId="4822B7C7" w:rsidR="000A3F86" w:rsidRDefault="000A3F86" w:rsidP="000A3F86">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Allah SWT telah berfirman dalam Q.S A</w:t>
      </w:r>
      <w:r>
        <w:rPr>
          <w:rFonts w:asciiTheme="majorBidi" w:hAnsiTheme="majorBidi" w:cstheme="majorBidi"/>
          <w:sz w:val="24"/>
          <w:szCs w:val="24"/>
        </w:rPr>
        <w:t>l-Isra’</w:t>
      </w:r>
      <w:r>
        <w:rPr>
          <w:rFonts w:asciiTheme="majorBidi" w:hAnsiTheme="majorBidi" w:cstheme="majorBidi"/>
          <w:sz w:val="24"/>
          <w:szCs w:val="24"/>
        </w:rPr>
        <w:t>/</w:t>
      </w:r>
      <w:r>
        <w:rPr>
          <w:rFonts w:asciiTheme="majorBidi" w:hAnsiTheme="majorBidi" w:cstheme="majorBidi"/>
          <w:sz w:val="24"/>
          <w:szCs w:val="24"/>
        </w:rPr>
        <w:t>17</w:t>
      </w:r>
      <w:r>
        <w:rPr>
          <w:rFonts w:asciiTheme="majorBidi" w:hAnsiTheme="majorBidi" w:cstheme="majorBidi"/>
          <w:sz w:val="24"/>
          <w:szCs w:val="24"/>
        </w:rPr>
        <w:t>:</w:t>
      </w:r>
      <w:r>
        <w:rPr>
          <w:rFonts w:asciiTheme="majorBidi" w:hAnsiTheme="majorBidi" w:cstheme="majorBidi"/>
          <w:sz w:val="24"/>
          <w:szCs w:val="24"/>
        </w:rPr>
        <w:t>84</w:t>
      </w:r>
    </w:p>
    <w:p w14:paraId="76F13AAF" w14:textId="289E3A40" w:rsidR="000A3F86" w:rsidRPr="000A3F86" w:rsidRDefault="000A3F86" w:rsidP="000A3F86">
      <w:pPr>
        <w:bidi/>
        <w:spacing w:line="480" w:lineRule="auto"/>
        <w:ind w:firstLine="49"/>
        <w:jc w:val="both"/>
        <w:rPr>
          <w:rFonts w:asciiTheme="minorBidi" w:hAnsiTheme="minorBidi"/>
          <w:sz w:val="36"/>
          <w:szCs w:val="36"/>
        </w:rPr>
      </w:pPr>
      <w:r w:rsidRPr="000A3F86">
        <w:rPr>
          <w:rFonts w:asciiTheme="minorBidi" w:hAnsiTheme="minorBidi"/>
          <w:color w:val="000000"/>
          <w:sz w:val="36"/>
          <w:szCs w:val="36"/>
          <w:shd w:val="clear" w:color="auto" w:fill="FFFFFF"/>
          <w:rtl/>
        </w:rPr>
        <w:t>قُلْ كُلٌّ يَّعْمَلُ عَلٰى شَاكِلَتِهٖۗ فَرَبُّكُمْ اَعْلَمُ بِمَنْ هُوَ اَهْدٰى سَبِيْلًا</w:t>
      </w:r>
      <w:r w:rsidRPr="000A3F86">
        <w:rPr>
          <w:rFonts w:asciiTheme="minorBidi" w:hAnsiTheme="minorBidi"/>
          <w:color w:val="000000"/>
          <w:sz w:val="36"/>
          <w:szCs w:val="36"/>
          <w:shd w:val="clear" w:color="auto" w:fill="FFFFFF"/>
        </w:rPr>
        <w:t xml:space="preserve"> ࣖ</w:t>
      </w:r>
    </w:p>
    <w:p w14:paraId="733EA958" w14:textId="4D21A9BB" w:rsidR="000A3F86" w:rsidRDefault="000A3F86" w:rsidP="00852B32">
      <w:pPr>
        <w:spacing w:line="480" w:lineRule="auto"/>
        <w:jc w:val="both"/>
        <w:rPr>
          <w:rFonts w:asciiTheme="majorBidi" w:hAnsiTheme="majorBidi" w:cstheme="majorBidi"/>
          <w:sz w:val="24"/>
          <w:szCs w:val="24"/>
        </w:rPr>
      </w:pPr>
      <w:r>
        <w:rPr>
          <w:rFonts w:asciiTheme="majorBidi" w:hAnsiTheme="majorBidi" w:cstheme="majorBidi"/>
          <w:sz w:val="24"/>
          <w:szCs w:val="24"/>
        </w:rPr>
        <w:t>Terjemahannya:</w:t>
      </w:r>
    </w:p>
    <w:p w14:paraId="3C931E67" w14:textId="7AA781DD" w:rsidR="00852B32" w:rsidRDefault="000A3F86" w:rsidP="00852B32">
      <w:pPr>
        <w:spacing w:line="240" w:lineRule="auto"/>
        <w:jc w:val="both"/>
        <w:rPr>
          <w:rFonts w:asciiTheme="majorBidi" w:hAnsiTheme="majorBidi" w:cstheme="majorBidi"/>
          <w:color w:val="000000"/>
          <w:sz w:val="24"/>
          <w:szCs w:val="24"/>
          <w:shd w:val="clear" w:color="auto" w:fill="FFFFFF"/>
        </w:rPr>
      </w:pPr>
      <w:r>
        <w:rPr>
          <w:rFonts w:asciiTheme="majorBidi" w:hAnsiTheme="majorBidi" w:cstheme="majorBidi"/>
          <w:sz w:val="24"/>
          <w:szCs w:val="24"/>
        </w:rPr>
        <w:tab/>
      </w:r>
      <w:r w:rsidRPr="000A3F86">
        <w:rPr>
          <w:rFonts w:asciiTheme="majorBidi" w:hAnsiTheme="majorBidi" w:cstheme="majorBidi"/>
          <w:sz w:val="24"/>
          <w:szCs w:val="24"/>
        </w:rPr>
        <w:t>“</w:t>
      </w:r>
      <w:r w:rsidRPr="000A3F86">
        <w:rPr>
          <w:rFonts w:asciiTheme="majorBidi" w:hAnsiTheme="majorBidi" w:cstheme="majorBidi"/>
          <w:color w:val="000000"/>
          <w:sz w:val="24"/>
          <w:szCs w:val="24"/>
          <w:shd w:val="clear" w:color="auto" w:fill="FFFFFF"/>
        </w:rPr>
        <w:t>Katakanlah (Muhammad), “Setiap orang berbuat sesuai dengan pembawaannya masing-masing.” Maka Tuhanmu lebih mengetahui siapa yang lebih benar jalannya</w:t>
      </w:r>
      <w:r>
        <w:rPr>
          <w:rFonts w:asciiTheme="majorBidi" w:hAnsiTheme="majorBidi" w:cstheme="majorBidi"/>
          <w:color w:val="000000"/>
          <w:sz w:val="24"/>
          <w:szCs w:val="24"/>
          <w:shd w:val="clear" w:color="auto" w:fill="FFFFFF"/>
        </w:rPr>
        <w:t>”</w:t>
      </w:r>
      <w:r w:rsidR="00852B32">
        <w:rPr>
          <w:rFonts w:asciiTheme="majorBidi" w:hAnsiTheme="majorBidi" w:cstheme="majorBidi"/>
          <w:color w:val="000000"/>
          <w:sz w:val="24"/>
          <w:szCs w:val="24"/>
          <w:shd w:val="clear" w:color="auto" w:fill="FFFFFF"/>
        </w:rPr>
        <w:t xml:space="preserve"> </w:t>
      </w:r>
    </w:p>
    <w:p w14:paraId="072E01DC" w14:textId="77777777" w:rsidR="00852B32" w:rsidRDefault="00852B32" w:rsidP="00852B32">
      <w:pPr>
        <w:spacing w:line="240" w:lineRule="auto"/>
        <w:jc w:val="both"/>
        <w:rPr>
          <w:rFonts w:asciiTheme="majorBidi" w:hAnsiTheme="majorBidi" w:cstheme="majorBidi"/>
          <w:color w:val="000000"/>
          <w:sz w:val="24"/>
          <w:szCs w:val="24"/>
          <w:shd w:val="clear" w:color="auto" w:fill="FFFFFF"/>
        </w:rPr>
      </w:pPr>
    </w:p>
    <w:p w14:paraId="0D10F3C8" w14:textId="77777777" w:rsidR="00852B32" w:rsidRDefault="00852B32" w:rsidP="00852B32">
      <w:pPr>
        <w:spacing w:line="480" w:lineRule="auto"/>
        <w:jc w:val="both"/>
        <w:rPr>
          <w:rFonts w:asciiTheme="majorBidi" w:hAnsiTheme="majorBidi" w:cstheme="majorBidi"/>
          <w:color w:val="000000"/>
          <w:sz w:val="24"/>
          <w:szCs w:val="24"/>
          <w:shd w:val="clear" w:color="auto" w:fill="FFFFFF"/>
        </w:rPr>
      </w:pPr>
      <w:r>
        <w:rPr>
          <w:rFonts w:asciiTheme="majorBidi" w:hAnsiTheme="majorBidi" w:cstheme="majorBidi"/>
          <w:color w:val="000000"/>
          <w:sz w:val="24"/>
          <w:szCs w:val="24"/>
          <w:shd w:val="clear" w:color="auto" w:fill="FFFFFF"/>
        </w:rPr>
        <w:tab/>
        <w:t>Allah SWT memerintahkan Nabi Muhammad SAW untuk menyampaikan kepada umatnya agar mereka bekerja menurut potensi dan kecenderungan masing-masing. Semua dipersilahkan bekerja menurut tabiat, watak, kehendak dan kecenderungan masing-masing. Allah sebagai penguasa semesta alam mengetahui siapa diantara manusia yang mengikuti kebenaran dan siapa diantara mereka yang mengikuti kebatilan, semuanya nanti akan diberi keputusan yang adil.</w:t>
      </w:r>
    </w:p>
    <w:p w14:paraId="521FB574" w14:textId="29967B9D" w:rsidR="00B20187" w:rsidRDefault="00B20187" w:rsidP="00F30E5C">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Setiap manusia memiliki bakat kemampuan dan kelebihan masing–masing. UIN Alauddin Makassar adalah salah satu kampus negeri yang terletak di Sulawesi Selatan memiliki mahasiswa aktif yang tentunya memiliki banyak talenta bidang yang berbeda-beda</w:t>
      </w:r>
      <w:r w:rsidR="00EF741F">
        <w:rPr>
          <w:rFonts w:asciiTheme="majorBidi" w:hAnsiTheme="majorBidi" w:cstheme="majorBidi"/>
          <w:sz w:val="24"/>
          <w:szCs w:val="24"/>
        </w:rPr>
        <w:t xml:space="preserve"> dan telah melahirkan banyak alumni yang kreatif</w:t>
      </w:r>
      <w:r w:rsidRPr="00B20187">
        <w:rPr>
          <w:rFonts w:asciiTheme="majorBidi" w:hAnsiTheme="majorBidi" w:cstheme="majorBidi"/>
          <w:sz w:val="24"/>
          <w:szCs w:val="24"/>
        </w:rPr>
        <w:t>.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terlihat</w:t>
      </w:r>
      <w:r w:rsidR="00842F5F">
        <w:rPr>
          <w:rFonts w:asciiTheme="majorBidi" w:hAnsiTheme="majorBidi" w:cstheme="majorBidi"/>
          <w:sz w:val="24"/>
          <w:szCs w:val="24"/>
        </w:rPr>
        <w:t xml:space="preserve"> </w:t>
      </w:r>
      <w:r w:rsidRPr="00B20187">
        <w:rPr>
          <w:rFonts w:asciiTheme="majorBidi" w:hAnsiTheme="majorBidi" w:cstheme="majorBidi"/>
          <w:sz w:val="24"/>
          <w:szCs w:val="24"/>
        </w:rPr>
        <w:t>dikarenakan</w:t>
      </w:r>
      <w:r w:rsidR="00842F5F">
        <w:rPr>
          <w:rFonts w:asciiTheme="majorBidi" w:hAnsiTheme="majorBidi" w:cstheme="majorBidi"/>
          <w:sz w:val="24"/>
          <w:szCs w:val="24"/>
        </w:rPr>
        <w:t xml:space="preserve"> ketidak percaya dir</w:t>
      </w:r>
      <w:r w:rsidR="00C12C4A">
        <w:rPr>
          <w:rFonts w:asciiTheme="majorBidi" w:hAnsiTheme="majorBidi" w:cstheme="majorBidi"/>
          <w:sz w:val="24"/>
          <w:szCs w:val="24"/>
        </w:rPr>
        <w:t xml:space="preserve">i menjadi bentuk suatu penghalang </w:t>
      </w:r>
      <w:r w:rsidR="00842F5F">
        <w:rPr>
          <w:rFonts w:asciiTheme="majorBidi" w:hAnsiTheme="majorBidi" w:cstheme="majorBidi"/>
          <w:sz w:val="24"/>
          <w:szCs w:val="24"/>
        </w:rPr>
        <w:t>dan</w:t>
      </w:r>
      <w:r w:rsidRPr="00B20187">
        <w:rPr>
          <w:rFonts w:asciiTheme="majorBidi" w:hAnsiTheme="majorBidi" w:cstheme="majorBidi"/>
          <w:sz w:val="24"/>
          <w:szCs w:val="24"/>
        </w:rPr>
        <w:t xml:space="preserve">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5C8AF104"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 xml:space="preserve">Padahal kita sebagai umat </w:t>
      </w:r>
      <w:r w:rsidR="004A1A5E">
        <w:rPr>
          <w:rFonts w:asciiTheme="majorBidi" w:hAnsiTheme="majorBidi" w:cstheme="majorBidi"/>
          <w:sz w:val="24"/>
          <w:szCs w:val="24"/>
        </w:rPr>
        <w:t>I</w:t>
      </w:r>
      <w:r w:rsidR="006C5CE7">
        <w:rPr>
          <w:rFonts w:asciiTheme="majorBidi" w:hAnsiTheme="majorBidi" w:cstheme="majorBidi"/>
          <w:sz w:val="24"/>
          <w:szCs w:val="24"/>
        </w:rPr>
        <w:t>slam diserukan untuk ber-</w:t>
      </w:r>
      <w:r w:rsidR="006C5CE7" w:rsidRPr="006C5CE7">
        <w:rPr>
          <w:rFonts w:asciiTheme="majorBidi" w:hAnsiTheme="majorBidi" w:cstheme="majorBidi"/>
          <w:i/>
          <w:iCs/>
          <w:sz w:val="24"/>
          <w:szCs w:val="24"/>
        </w:rPr>
        <w:t>khu</w:t>
      </w:r>
      <w:r w:rsidR="006F53BC">
        <w:rPr>
          <w:rFonts w:asciiTheme="majorBidi" w:hAnsiTheme="majorBidi" w:cstheme="majorBidi"/>
          <w:i/>
          <w:iCs/>
          <w:sz w:val="24"/>
          <w:szCs w:val="24"/>
        </w:rPr>
        <w:t>s</w:t>
      </w:r>
      <w:r w:rsidR="006C5CE7" w:rsidRPr="006C5CE7">
        <w:rPr>
          <w:rFonts w:asciiTheme="majorBidi" w:hAnsiTheme="majorBidi" w:cstheme="majorBidi"/>
          <w:i/>
          <w:iCs/>
          <w:sz w:val="24"/>
          <w:szCs w:val="24"/>
        </w:rPr>
        <w:t>nudzan</w:t>
      </w:r>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w:t>
      </w:r>
      <w:r w:rsidR="00AC1249">
        <w:rPr>
          <w:rFonts w:asciiTheme="majorBidi" w:hAnsiTheme="majorBidi" w:cstheme="majorBidi"/>
          <w:sz w:val="24"/>
          <w:szCs w:val="24"/>
        </w:rPr>
        <w:lastRenderedPageBreak/>
        <w:t xml:space="preserve">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syukr</w:t>
      </w:r>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1B255AD1" w:rsidR="0025360F" w:rsidRPr="00AF7082" w:rsidRDefault="00ED7EDC" w:rsidP="00AF7082">
      <w:pPr>
        <w:spacing w:line="480" w:lineRule="auto"/>
        <w:jc w:val="right"/>
        <w:rPr>
          <w:sz w:val="36"/>
          <w:szCs w:val="36"/>
        </w:rPr>
      </w:pPr>
      <w:r w:rsidRPr="00AF7082">
        <w:rPr>
          <w:sz w:val="36"/>
          <w:szCs w:val="36"/>
          <w:rtl/>
        </w:rPr>
        <w:t>يٰبَنِيَّ اذْهَبُوْا فَتَحَسَّسُوْا مِنْ يُّوْسُفَ وَاَخِيْهِ وَلَا تَا۟يْـَٔسُوْا مِنْ رَّوْحِ اللّٰهِ ۗاِنَّهٗ لا يَا۟يْـَٔسُ مِنْ رَّوْحِ اللّٰهِ اِلَّا الْقَوْمُ الْكٰفِرُوْنَ</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21EE148E"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Hai anak-anakku,</w:t>
      </w:r>
      <w:r w:rsidR="00A267BC">
        <w:rPr>
          <w:rFonts w:asciiTheme="majorBidi" w:hAnsiTheme="majorBidi" w:cstheme="majorBidi"/>
          <w:sz w:val="24"/>
          <w:szCs w:val="24"/>
        </w:rPr>
        <w:t xml:space="preserve"> </w:t>
      </w:r>
      <w:r>
        <w:rPr>
          <w:rFonts w:asciiTheme="majorBidi" w:hAnsiTheme="majorBidi" w:cstheme="majorBidi"/>
          <w:sz w:val="24"/>
          <w:szCs w:val="24"/>
        </w:rPr>
        <w:t xml:space="preserve">pergilah kamu, maka carilah berita tentang Yusuf dan saudaranya dan jangan kamu putus asa dari rahmat Allah. Sesungguhnya tiada berputus asa dari rahmat Allah, </w:t>
      </w:r>
      <w:r w:rsidR="00405934">
        <w:rPr>
          <w:rFonts w:asciiTheme="majorBidi" w:hAnsiTheme="majorBidi" w:cstheme="majorBidi"/>
          <w:sz w:val="24"/>
          <w:szCs w:val="24"/>
        </w:rPr>
        <w:t>hanyalah orang-orang</w:t>
      </w:r>
      <w:r w:rsidR="005B48C6">
        <w:rPr>
          <w:rFonts w:asciiTheme="majorBidi" w:hAnsiTheme="majorBidi" w:cstheme="majorBidi"/>
          <w:sz w:val="24"/>
          <w:szCs w:val="24"/>
        </w:rPr>
        <w:t xml:space="preserve">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42851DDE" w14:textId="0BE4676C" w:rsidR="00F44AA9" w:rsidRDefault="005B48C6"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kafirlah yang lekas berputus asa. Sesungguhnya agama </w:t>
      </w:r>
      <w:r w:rsidR="004A1A5E">
        <w:rPr>
          <w:rFonts w:asciiTheme="majorBidi" w:hAnsiTheme="majorBidi" w:cstheme="majorBidi"/>
          <w:sz w:val="24"/>
          <w:szCs w:val="24"/>
        </w:rPr>
        <w:t>I</w:t>
      </w:r>
      <w:r>
        <w:rPr>
          <w:rFonts w:asciiTheme="majorBidi" w:hAnsiTheme="majorBidi" w:cstheme="majorBidi"/>
          <w:sz w:val="24"/>
          <w:szCs w:val="24"/>
        </w:rPr>
        <w:t xml:space="preserve">slam memerintahkan kepada semua agar kita percaya diri dan tidak putus asa dalam mencari rahmat dan hidayah Allah SWT, serta diwajibkan berikhtiar kepada Allah SWT karena semua masalah pasti ada jalan keluarnya. </w:t>
      </w:r>
      <w:r w:rsidR="004403D3">
        <w:rPr>
          <w:rFonts w:asciiTheme="majorBidi" w:hAnsiTheme="majorBidi" w:cstheme="majorBidi"/>
          <w:sz w:val="24"/>
          <w:szCs w:val="24"/>
        </w:rPr>
        <w:t xml:space="preserve">Dalam kondisi pembahasan ini bahwa kita diwajibkan terus berusaha untuk menggapai cita-cita atau pekerjaan yang kita inginkan dan jangan berputus asa. Salah satu bentuk ikhtiar dalam mencari pekerjaan adalah dengan </w:t>
      </w:r>
      <w:r w:rsidR="004403D3">
        <w:rPr>
          <w:rFonts w:asciiTheme="majorBidi" w:hAnsiTheme="majorBidi" w:cstheme="majorBidi"/>
          <w:i/>
          <w:iCs/>
          <w:sz w:val="24"/>
          <w:szCs w:val="24"/>
        </w:rPr>
        <w:t>personal branding</w:t>
      </w:r>
      <w:r w:rsidR="004403D3">
        <w:rPr>
          <w:rFonts w:asciiTheme="majorBidi" w:hAnsiTheme="majorBidi" w:cstheme="majorBidi"/>
          <w:sz w:val="24"/>
          <w:szCs w:val="24"/>
        </w:rPr>
        <w:t>.</w:t>
      </w:r>
    </w:p>
    <w:p w14:paraId="54604791" w14:textId="77777777" w:rsidR="004221E4" w:rsidRPr="004403D3" w:rsidRDefault="00A64C60" w:rsidP="004221E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2580FCAF" w14:textId="54ED4888" w:rsidR="00B20187" w:rsidRDefault="004221E4" w:rsidP="00E5424B">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Memanfaatkan sosial media adalah salah satu cara untuk menyebarkan apa yang kita miliki dan apa yang kita bisa</w:t>
      </w:r>
      <w:r>
        <w:rPr>
          <w:rFonts w:asciiTheme="majorBidi" w:hAnsiTheme="majorBidi" w:cstheme="majorBidi"/>
          <w:sz w:val="24"/>
          <w:szCs w:val="24"/>
        </w:rPr>
        <w:t>,</w:t>
      </w:r>
      <w:r w:rsidR="008E1244">
        <w:rPr>
          <w:rFonts w:asciiTheme="majorBidi" w:hAnsiTheme="majorBidi" w:cstheme="majorBidi"/>
          <w:sz w:val="24"/>
          <w:szCs w:val="24"/>
        </w:rPr>
        <w:t xml:space="preserve"> </w:t>
      </w:r>
      <w:r>
        <w:rPr>
          <w:rFonts w:asciiTheme="majorBidi" w:hAnsiTheme="majorBidi" w:cstheme="majorBidi"/>
          <w:sz w:val="24"/>
          <w:szCs w:val="24"/>
        </w:rPr>
        <w:t>n</w:t>
      </w:r>
      <w:r w:rsidR="00B20187" w:rsidRPr="00B20187">
        <w:rPr>
          <w:rFonts w:asciiTheme="majorBidi" w:hAnsiTheme="majorBidi" w:cstheme="majorBidi"/>
          <w:sz w:val="24"/>
          <w:szCs w:val="24"/>
        </w:rPr>
        <w:t xml:space="preserve">amun terkadang kita sulit menemukan mahasiswa </w:t>
      </w:r>
      <w:r w:rsidR="00BA70A4">
        <w:rPr>
          <w:rFonts w:asciiTheme="majorBidi" w:hAnsiTheme="majorBidi" w:cstheme="majorBidi"/>
          <w:sz w:val="24"/>
          <w:szCs w:val="24"/>
        </w:rPr>
        <w:t>UIN Alauddin Makassar</w:t>
      </w:r>
      <w:r w:rsidR="00B20187" w:rsidRPr="00B20187">
        <w:rPr>
          <w:rFonts w:asciiTheme="majorBidi" w:hAnsiTheme="majorBidi" w:cstheme="majorBidi"/>
          <w:sz w:val="24"/>
          <w:szCs w:val="24"/>
        </w:rPr>
        <w:t xml:space="preserve"> yang berbakat dan siap untuk terjun kelapangan kerja dikarenakan platform yang digunakan terlalu besar dan memiliki database global yang menyulitkan untuk kita </w:t>
      </w:r>
      <w:r w:rsidR="00864587">
        <w:rPr>
          <w:rFonts w:asciiTheme="majorBidi" w:hAnsiTheme="majorBidi" w:cstheme="majorBidi"/>
          <w:sz w:val="24"/>
          <w:szCs w:val="24"/>
        </w:rPr>
        <w:t>memilih</w:t>
      </w:r>
      <w:r w:rsidR="00B20187" w:rsidRPr="00B20187">
        <w:rPr>
          <w:rFonts w:asciiTheme="majorBidi" w:hAnsiTheme="majorBidi" w:cstheme="majorBidi"/>
          <w:sz w:val="24"/>
          <w:szCs w:val="24"/>
        </w:rPr>
        <w:t xml:space="preserve"> mahasiswa berbakat. Selain itu banyak juga mahasiswa yang kesulitan ingin menunjukkan bakat dan kemampuan mereka dengan mengikuti olimpiade atau kompetisi skala kampus maupun daerah/nasional, ini dikarenakan banyaknya mahasiswa yang tidak tampak kemampuan bakat yang </w:t>
      </w:r>
      <w:r w:rsidR="00511AEA">
        <w:rPr>
          <w:rFonts w:asciiTheme="majorBidi" w:hAnsiTheme="majorBidi" w:cstheme="majorBidi"/>
          <w:sz w:val="24"/>
          <w:szCs w:val="24"/>
        </w:rPr>
        <w:t>mereka</w:t>
      </w:r>
      <w:r w:rsidR="00B20187" w:rsidRPr="00B20187">
        <w:rPr>
          <w:rFonts w:asciiTheme="majorBidi" w:hAnsiTheme="majorBidi" w:cstheme="majorBidi"/>
          <w:sz w:val="24"/>
          <w:szCs w:val="24"/>
        </w:rPr>
        <w:t xml:space="preserve"> miliki.</w:t>
      </w:r>
      <w:r w:rsidR="00511AEA">
        <w:rPr>
          <w:rFonts w:asciiTheme="majorBidi" w:hAnsiTheme="majorBidi" w:cstheme="majorBidi"/>
          <w:sz w:val="24"/>
          <w:szCs w:val="24"/>
        </w:rPr>
        <w:t xml:space="preserve"> </w:t>
      </w:r>
      <w:r w:rsidR="00652BAA">
        <w:rPr>
          <w:rFonts w:asciiTheme="majorBidi" w:hAnsiTheme="majorBidi" w:cstheme="majorBidi"/>
          <w:sz w:val="24"/>
          <w:szCs w:val="24"/>
        </w:rPr>
        <w:t>Permasalahan lainnya adalah UIN Alauddin Makassar telah banyak menghasilkan lulusan dengan berbagai keahlian hingga jabatan atau pekerjaan yang baik, namun saat ini belum adanya sistem yang dapat melakukan pendataan dari mahasiswa dan alumni</w:t>
      </w:r>
      <w:r w:rsidR="00E5424B">
        <w:rPr>
          <w:rFonts w:asciiTheme="majorBidi" w:hAnsiTheme="majorBidi" w:cstheme="majorBidi"/>
          <w:sz w:val="24"/>
          <w:szCs w:val="24"/>
        </w:rPr>
        <w:t xml:space="preserve"> terkait perkembangan karir mereka</w:t>
      </w:r>
      <w:r w:rsidR="00652BAA">
        <w:rPr>
          <w:rFonts w:asciiTheme="majorBidi" w:hAnsiTheme="majorBidi" w:cstheme="majorBidi"/>
          <w:sz w:val="24"/>
          <w:szCs w:val="24"/>
        </w:rPr>
        <w:t>, sehingga dari kondisi ini mahasiswa</w:t>
      </w:r>
      <w:r w:rsidR="00E5424B">
        <w:rPr>
          <w:rFonts w:asciiTheme="majorBidi" w:hAnsiTheme="majorBidi" w:cstheme="majorBidi"/>
          <w:sz w:val="24"/>
          <w:szCs w:val="24"/>
        </w:rPr>
        <w:t xml:space="preserve"> dan alumni hanya mengandalkan diri dan menggunakan berbagai platform yang bermacam untuk mendapatkan pekerjaan sesuai bidang masing-masing.</w:t>
      </w:r>
    </w:p>
    <w:p w14:paraId="48413C5D" w14:textId="3ED1E19C" w:rsidR="00E5424B" w:rsidRDefault="00E5424B" w:rsidP="00E002EE">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permasalahan ini pihak kampus memiliki peran yang sangat penting untuk memberikan sebanyak-banyaknya informasi terkait lowongan pekerjaan, ataupun informasi </w:t>
      </w:r>
      <w:r w:rsidR="002B701F">
        <w:rPr>
          <w:rFonts w:asciiTheme="majorBidi" w:hAnsiTheme="majorBidi" w:cstheme="majorBidi"/>
          <w:sz w:val="24"/>
          <w:szCs w:val="24"/>
        </w:rPr>
        <w:t xml:space="preserve">bantuan pengembangan diri. Selain itu menjembatani antara pihak perusahaan dengan mahasiswa UIN Alauddin Makassar adalah langkah yang baik bagi pihak kampus agar selepas dari pendidikannya alumni akan dengan mudah mendapatkan pekerjaan </w:t>
      </w:r>
      <w:r w:rsidR="00391254">
        <w:rPr>
          <w:rFonts w:asciiTheme="majorBidi" w:hAnsiTheme="majorBidi" w:cstheme="majorBidi"/>
          <w:sz w:val="24"/>
          <w:szCs w:val="24"/>
        </w:rPr>
        <w:t>yang diinginkan. Ini juga akan menjadi hal yang penting untuk akreditasi kampus dan program studi pada UIN Alauddin Makassar, kriteria dan elemen penilaian</w:t>
      </w:r>
      <w:r w:rsidR="00E002EE">
        <w:rPr>
          <w:rFonts w:asciiTheme="majorBidi" w:hAnsiTheme="majorBidi" w:cstheme="majorBidi"/>
          <w:sz w:val="24"/>
          <w:szCs w:val="24"/>
        </w:rPr>
        <w:t xml:space="preserve"> pada akreditasi perguruan tinggi</w:t>
      </w:r>
      <w:r w:rsidR="00391254">
        <w:rPr>
          <w:rFonts w:asciiTheme="majorBidi" w:hAnsiTheme="majorBidi" w:cstheme="majorBidi"/>
          <w:sz w:val="24"/>
          <w:szCs w:val="24"/>
        </w:rPr>
        <w:t xml:space="preserve"> terdapat pembahasan mengenai</w:t>
      </w:r>
      <w:r w:rsidR="00E002EE">
        <w:rPr>
          <w:rFonts w:asciiTheme="majorBidi" w:hAnsiTheme="majorBidi" w:cstheme="majorBidi"/>
          <w:sz w:val="24"/>
          <w:szCs w:val="24"/>
        </w:rPr>
        <w:t xml:space="preserve"> mahasiswa yang menjadi fokus penelitian pada poin ke 3 adalah kebijakan, program, keterlibatan dan prestasi mahasiswa dalam pembinaan minat, bakat dan keprofesian. </w:t>
      </w:r>
    </w:p>
    <w:p w14:paraId="2CF2AAE2" w14:textId="3055B0A9" w:rsidR="00AA729D" w:rsidRDefault="009C3701" w:rsidP="00D366D8">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llah SWT telah berfirman dalam Q.S </w:t>
      </w:r>
      <w:r w:rsidR="00D366D8">
        <w:rPr>
          <w:rFonts w:asciiTheme="majorBidi" w:hAnsiTheme="majorBidi" w:cstheme="majorBidi"/>
          <w:sz w:val="24"/>
          <w:szCs w:val="24"/>
        </w:rPr>
        <w:t>An-Nisa’/4:58</w:t>
      </w:r>
    </w:p>
    <w:p w14:paraId="3A2A3ACB" w14:textId="2EEF3037" w:rsidR="00D366D8" w:rsidRPr="00D366D8" w:rsidRDefault="00D366D8" w:rsidP="00D366D8">
      <w:pPr>
        <w:spacing w:line="480" w:lineRule="auto"/>
        <w:jc w:val="right"/>
        <w:rPr>
          <w:rFonts w:asciiTheme="minorBidi" w:hAnsiTheme="minorBidi"/>
          <w:sz w:val="32"/>
          <w:szCs w:val="32"/>
        </w:rPr>
      </w:pPr>
      <w:r w:rsidRPr="00D366D8">
        <w:rPr>
          <w:rFonts w:asciiTheme="minorBidi" w:hAnsiTheme="minorBidi"/>
          <w:sz w:val="32"/>
          <w:szCs w:val="32"/>
          <w:rtl/>
        </w:rPr>
        <w:t>إِنَّ ٱللَّهَ يَأۡمُرُكُمۡ أَن تُؤَدُّواْ ٱلۡأَمَٰنَٰتِ إِلَىٰٓ أَهۡلِهَا وَإِذَا حَكَمۡتُم بَيۡنَ ٱلنَّاسِ أَن تَحۡكُمُواْ بِٱلۡعَدۡلِ ۚ إِنَّ ٱللَّهَ نِعِمَّا يَعِظُكُم بِهِۦٓ ۗ إِنَّ ٱللَّهَ كَانَ سَمِيعًا بَصِيرًا</w:t>
      </w:r>
    </w:p>
    <w:p w14:paraId="35C28464" w14:textId="025DC440" w:rsidR="0060694C" w:rsidRDefault="0060694C" w:rsidP="0060694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Terjemahannya: </w:t>
      </w:r>
    </w:p>
    <w:p w14:paraId="3E7B7945" w14:textId="6A48F174" w:rsidR="0060694C" w:rsidRDefault="0060694C" w:rsidP="0060694C">
      <w:pPr>
        <w:spacing w:line="240" w:lineRule="auto"/>
        <w:ind w:firstLine="720"/>
        <w:jc w:val="both"/>
        <w:rPr>
          <w:rFonts w:asciiTheme="majorBidi" w:hAnsiTheme="majorBidi" w:cstheme="majorBidi"/>
          <w:sz w:val="24"/>
          <w:szCs w:val="24"/>
        </w:rPr>
      </w:pPr>
      <w:r w:rsidRPr="0060694C">
        <w:rPr>
          <w:rFonts w:asciiTheme="majorBidi" w:hAnsiTheme="majorBidi" w:cstheme="majorBidi"/>
          <w:sz w:val="24"/>
          <w:szCs w:val="24"/>
        </w:rPr>
        <w:t>"Sesungguhnya Allah menyuruh kamu menyampaikan amanah kepada pemiliknya. Apabila kamu menetapkan hukum di antara manusia, hendaklah kamu tetapkan secara adil. Sesungguhnya Allah memberi pengajaran yang paling baik kepadamu. Sesungguhnya Allah Maha Mendengar lagi Maha Melihat."</w:t>
      </w:r>
    </w:p>
    <w:p w14:paraId="02147319" w14:textId="77777777" w:rsidR="0060694C" w:rsidRDefault="0060694C" w:rsidP="0060694C">
      <w:pPr>
        <w:spacing w:line="240" w:lineRule="auto"/>
        <w:ind w:firstLine="720"/>
        <w:jc w:val="both"/>
        <w:rPr>
          <w:rFonts w:asciiTheme="majorBidi" w:hAnsiTheme="majorBidi" w:cstheme="majorBidi"/>
          <w:sz w:val="24"/>
          <w:szCs w:val="24"/>
        </w:rPr>
      </w:pPr>
    </w:p>
    <w:p w14:paraId="20CC720F" w14:textId="1C8FC03E" w:rsidR="007830F2" w:rsidRDefault="004E02B4" w:rsidP="004C6EA4">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merintahkan agar menyampaikan amanat kepada yang berhak. Pengertian amanat dalam ayat ini ialah sesuatu yang dipercayakan kepada seseorang untuk dilaksanakan dengan sebaik-baiknya. Kata amanat dengan pengertian ini sangat </w:t>
      </w:r>
      <w:r>
        <w:rPr>
          <w:rFonts w:asciiTheme="majorBidi" w:hAnsiTheme="majorBidi" w:cstheme="majorBidi"/>
          <w:sz w:val="24"/>
          <w:szCs w:val="24"/>
        </w:rPr>
        <w:lastRenderedPageBreak/>
        <w:t xml:space="preserve">luas, meliputi amanat Allah kepada hambanya, amanat seseorang kepada sesama dan terhadap diri sendiri. </w:t>
      </w:r>
      <w:r w:rsidR="005E4174">
        <w:rPr>
          <w:rFonts w:asciiTheme="majorBidi" w:hAnsiTheme="majorBidi" w:cstheme="majorBidi"/>
          <w:sz w:val="24"/>
          <w:szCs w:val="24"/>
        </w:rPr>
        <w:t xml:space="preserve">Amanat seseorang terhadap sesamanya </w:t>
      </w:r>
      <w:r w:rsidR="006B6DAF">
        <w:rPr>
          <w:rFonts w:asciiTheme="majorBidi" w:hAnsiTheme="majorBidi" w:cstheme="majorBidi"/>
          <w:sz w:val="24"/>
          <w:szCs w:val="24"/>
        </w:rPr>
        <w:t xml:space="preserve">yang harus dilakukan antara lain, mengembalikan titipan kepada yang punya dengan tidak kurang suatu apapun, tidak menipu, memelihara rahasia, dan lain sebagainya dan termasuk juga di dalamnya ialah sifat adil. </w:t>
      </w:r>
      <w:r w:rsidR="004C6EA4">
        <w:rPr>
          <w:rFonts w:asciiTheme="majorBidi" w:hAnsiTheme="majorBidi" w:cstheme="majorBidi"/>
          <w:sz w:val="24"/>
          <w:szCs w:val="24"/>
        </w:rPr>
        <w:t>Menyampaikan dan menyalurkan informasi serta mendukung pencapaian karir mahasiswa adalah merupakan amanat bagi pimpinan kampus</w:t>
      </w:r>
      <w:r w:rsidR="00E638DA">
        <w:rPr>
          <w:rFonts w:asciiTheme="majorBidi" w:hAnsiTheme="majorBidi" w:cstheme="majorBidi"/>
          <w:sz w:val="24"/>
          <w:szCs w:val="24"/>
        </w:rPr>
        <w:t>.</w:t>
      </w:r>
    </w:p>
    <w:p w14:paraId="606A7B5F" w14:textId="41A77D23"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380AC7" w:rsidRPr="00380AC7">
        <w:rPr>
          <w:rFonts w:asciiTheme="majorBidi" w:hAnsiTheme="majorBidi" w:cstheme="majorBidi"/>
          <w:sz w:val="24"/>
          <w:szCs w:val="24"/>
        </w:rPr>
        <w:t>sangat</w:t>
      </w:r>
      <w:r w:rsidR="00380AC7">
        <w:rPr>
          <w:rFonts w:asciiTheme="majorBidi" w:hAnsiTheme="majorBidi" w:cstheme="majorBidi"/>
          <w:sz w:val="24"/>
          <w:szCs w:val="24"/>
        </w:rPr>
        <w:t xml:space="preserve"> cepat</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seperti ini adalah bukan hal yang buruk dikarenakan membuat kita agar berhati-hati dalam menanggapi sebuah informasi yang tidak jelas</w:t>
      </w:r>
      <w:r w:rsidR="00B62063">
        <w:rPr>
          <w:rFonts w:asciiTheme="majorBidi" w:hAnsiTheme="majorBidi" w:cstheme="majorBidi"/>
          <w:sz w:val="24"/>
          <w:szCs w:val="24"/>
        </w:rPr>
        <w:t xml:space="preserve"> kebenarannya</w:t>
      </w:r>
      <w:r w:rsidRPr="00B20187">
        <w:rPr>
          <w:rFonts w:asciiTheme="majorBidi" w:hAnsiTheme="majorBidi" w:cstheme="majorBidi"/>
          <w:sz w:val="24"/>
          <w:szCs w:val="24"/>
        </w:rPr>
        <w:t>,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45F9C5B4" w14:textId="09D9FDA0"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lastRenderedPageBreak/>
        <w:t>Aplikasi Sosial media kampus ini yang nantinya berfungsi sebagai platform untuk</w:t>
      </w:r>
      <w:r w:rsidR="00D5414B">
        <w:rPr>
          <w:rFonts w:asciiTheme="majorBidi" w:hAnsiTheme="majorBidi" w:cstheme="majorBidi"/>
          <w:sz w:val="24"/>
          <w:szCs w:val="24"/>
        </w:rPr>
        <w:t xml:space="preserve"> </w:t>
      </w:r>
      <w:r w:rsidR="00D5414B" w:rsidRPr="00D5414B">
        <w:rPr>
          <w:rFonts w:asciiTheme="majorBidi" w:hAnsiTheme="majorBidi" w:cstheme="majorBidi"/>
          <w:i/>
          <w:iCs/>
          <w:sz w:val="24"/>
          <w:szCs w:val="24"/>
        </w:rPr>
        <w:t>personal branding</w:t>
      </w:r>
      <w:r w:rsidRPr="00B20187">
        <w:rPr>
          <w:rFonts w:asciiTheme="majorBidi" w:hAnsiTheme="majorBidi" w:cstheme="majorBidi"/>
          <w:sz w:val="24"/>
          <w:szCs w:val="24"/>
        </w:rPr>
        <w:t xml:space="preserve">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w:t>
      </w:r>
      <w:r w:rsidR="00C771C7">
        <w:rPr>
          <w:rFonts w:asciiTheme="majorBidi" w:hAnsiTheme="majorBidi" w:cstheme="majorBidi"/>
          <w:sz w:val="24"/>
          <w:szCs w:val="24"/>
        </w:rPr>
        <w:t>lulus</w:t>
      </w:r>
      <w:r w:rsidRPr="00B20187">
        <w:rPr>
          <w:rFonts w:asciiTheme="majorBidi" w:hAnsiTheme="majorBidi" w:cstheme="majorBidi"/>
          <w:sz w:val="24"/>
          <w:szCs w:val="24"/>
        </w:rPr>
        <w:t xml:space="preserve"> dapat terdata</w:t>
      </w:r>
      <w:r w:rsidR="00D5414B">
        <w:rPr>
          <w:rFonts w:asciiTheme="majorBidi" w:hAnsiTheme="majorBidi" w:cstheme="majorBidi"/>
          <w:sz w:val="24"/>
          <w:szCs w:val="24"/>
        </w:rPr>
        <w:t xml:space="preserve"> baik</w:t>
      </w:r>
      <w:r w:rsidR="002C3F57">
        <w:rPr>
          <w:rFonts w:asciiTheme="majorBidi" w:hAnsiTheme="majorBidi" w:cstheme="majorBidi"/>
          <w:sz w:val="24"/>
          <w:szCs w:val="24"/>
        </w:rPr>
        <w:t xml:space="preserve">. </w:t>
      </w:r>
      <w:r w:rsidR="00D5414B">
        <w:rPr>
          <w:rFonts w:asciiTheme="majorBidi" w:hAnsiTheme="majorBidi" w:cstheme="majorBidi"/>
          <w:sz w:val="24"/>
          <w:szCs w:val="24"/>
        </w:rPr>
        <w:t>H</w:t>
      </w:r>
      <w:r w:rsidRPr="00B20187">
        <w:rPr>
          <w:rFonts w:asciiTheme="majorBidi" w:hAnsiTheme="majorBidi" w:cstheme="majorBidi"/>
          <w:sz w:val="24"/>
          <w:szCs w:val="24"/>
        </w:rPr>
        <w:t xml:space="preserve">al ini berguna bagi pihak yang berniat untuk mencari talenta sesuai kebutuhannya yang mengutamakan mahasiswa </w:t>
      </w:r>
      <w:r w:rsidR="00D5414B">
        <w:rPr>
          <w:rFonts w:asciiTheme="majorBidi" w:hAnsiTheme="majorBidi" w:cstheme="majorBidi"/>
          <w:sz w:val="24"/>
          <w:szCs w:val="24"/>
        </w:rPr>
        <w:t>UIN Alauddin Makassar</w:t>
      </w:r>
      <w:r w:rsidRPr="00B20187">
        <w:rPr>
          <w:rFonts w:asciiTheme="majorBidi" w:hAnsiTheme="majorBidi" w:cstheme="majorBidi"/>
          <w:sz w:val="24"/>
          <w:szCs w:val="24"/>
        </w:rPr>
        <w:t xml:space="preserve"> memudahkan untuk mencari dan memilih orang yang tepat</w:t>
      </w:r>
      <w:r w:rsidR="002C3F57">
        <w:rPr>
          <w:rFonts w:asciiTheme="majorBidi" w:hAnsiTheme="majorBidi" w:cstheme="majorBidi"/>
          <w:sz w:val="24"/>
          <w:szCs w:val="24"/>
        </w:rPr>
        <w:t xml:space="preserve">, dan dari kampus </w:t>
      </w:r>
      <w:r w:rsidR="002E6E81">
        <w:rPr>
          <w:rFonts w:asciiTheme="majorBidi" w:hAnsiTheme="majorBidi" w:cstheme="majorBidi"/>
          <w:sz w:val="24"/>
          <w:szCs w:val="24"/>
        </w:rPr>
        <w:t>memanfaatkan studi pelacakan mahasiswa dan alumni sebagai bahan evaluasi program studi.</w:t>
      </w:r>
    </w:p>
    <w:p w14:paraId="0AE39196" w14:textId="77777777" w:rsidR="002031E0" w:rsidRDefault="002031E0" w:rsidP="002031E0">
      <w:pPr>
        <w:spacing w:line="480" w:lineRule="auto"/>
        <w:jc w:val="both"/>
        <w:rPr>
          <w:rFonts w:asciiTheme="majorBidi" w:hAnsiTheme="majorBidi" w:cstheme="majorBidi"/>
          <w:sz w:val="24"/>
          <w:szCs w:val="24"/>
        </w:rPr>
      </w:pP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2C800BA3"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w:t>
      </w:r>
      <w:r w:rsidR="00AE630E">
        <w:rPr>
          <w:rFonts w:asciiTheme="majorBidi" w:hAnsiTheme="majorBidi" w:cstheme="majorBidi"/>
          <w:sz w:val="24"/>
          <w:szCs w:val="24"/>
          <w:lang w:val="en-US"/>
        </w:rPr>
        <w:t xml:space="preserve"> melakukan </w:t>
      </w:r>
      <w:r w:rsidR="00AE630E">
        <w:rPr>
          <w:rFonts w:asciiTheme="majorBidi" w:hAnsiTheme="majorBidi" w:cstheme="majorBidi"/>
          <w:i/>
          <w:iCs/>
          <w:sz w:val="24"/>
          <w:szCs w:val="24"/>
          <w:lang w:val="en-US"/>
        </w:rPr>
        <w:t>personal branding</w:t>
      </w:r>
      <w:r>
        <w:rPr>
          <w:rFonts w:asciiTheme="majorBidi" w:hAnsiTheme="majorBidi" w:cstheme="majorBidi"/>
          <w:sz w:val="24"/>
          <w:szCs w:val="24"/>
          <w:lang w:val="en-US"/>
        </w:rPr>
        <w:t xml:space="preserve">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4A324BD"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r w:rsidR="00F618BD" w:rsidRPr="00F618BD">
        <w:rPr>
          <w:rFonts w:asciiTheme="majorBidi" w:hAnsiTheme="majorBidi" w:cstheme="majorBidi"/>
          <w:i/>
          <w:iCs/>
          <w:sz w:val="24"/>
          <w:szCs w:val="24"/>
          <w:lang w:val="en-US"/>
        </w:rPr>
        <w:t>recruiter</w:t>
      </w:r>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w:t>
      </w:r>
      <w:r w:rsidR="00E12ED0">
        <w:rPr>
          <w:rFonts w:asciiTheme="majorBidi" w:hAnsiTheme="majorBidi" w:cstheme="majorBidi"/>
          <w:lang w:val="en-US"/>
        </w:rPr>
        <w:lastRenderedPageBreak/>
        <w:t>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perekrut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lastRenderedPageBreak/>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Rancang Bangun Aplikasi Pemilihan Minat Bakat Pada SMA Negeri 1 Tinggimoncong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xml:space="preserve">. Sedangkan </w:t>
      </w:r>
      <w:r w:rsidR="00184BFF">
        <w:rPr>
          <w:rFonts w:asciiTheme="majorBidi" w:hAnsiTheme="majorBidi" w:cstheme="majorBidi"/>
          <w:lang w:val="en-US"/>
        </w:rPr>
        <w:lastRenderedPageBreak/>
        <w:t>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berdasarkan yang diminati dan dengan memberikan kemudahan kepada pengguna untuk mengajukan lamaran. Sedangkan perbedaan adalah sistem yang akan dibangun tidak hanya menampilkan informasi lowongan, tetapi juga memberikan kebebasan perekrut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lastRenderedPageBreak/>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penelitian ini dapat menambah wawasan konseptual dan 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lastRenderedPageBreak/>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Selain itu sistem informasi juga mempunyai karakteristik. Sutabri</w:t>
      </w:r>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 xml:space="preserve">Komponen Sistem. Suatu sistem terdiri </w:t>
      </w:r>
      <w:r w:rsidRPr="00AA5ED4">
        <w:rPr>
          <w:rFonts w:asciiTheme="majorBidi" w:hAnsiTheme="majorBidi" w:cstheme="majorBidi"/>
          <w:lang w:val="en-US"/>
        </w:rPr>
        <w:lastRenderedPageBreak/>
        <w:t>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ditangan google. Dalam proses pengembangan sistem operasi android, dibentuklah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6D3ABE"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w:t>
      </w:r>
      <w:r w:rsidR="0044464D">
        <w:lastRenderedPageBreak/>
        <w:t>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Sosial media terdiri atas 2 kata yaitu  kata “sosial”  diartikan sebagai kenyataan sosial bahwa setiap individu melakukan kasi yang memberikan kontribusi kepada masyarakat” sedangkan kata “media” diartikan sebagai “sesuatu yang dapat diindarkan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w:t>
      </w:r>
      <w:r>
        <w:rPr>
          <w:rFonts w:asciiTheme="majorBidi" w:hAnsiTheme="majorBidi" w:cstheme="majorBidi"/>
          <w:lang w:val="en-US"/>
        </w:rPr>
        <w:lastRenderedPageBreak/>
        <w:t xml:space="preserve">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w:t>
      </w:r>
      <w:r>
        <w:rPr>
          <w:rFonts w:asciiTheme="majorBidi" w:hAnsiTheme="majorBidi" w:cstheme="majorBidi"/>
          <w:lang w:val="en-US"/>
        </w:rPr>
        <w:lastRenderedPageBreak/>
        <w:t xml:space="preserve">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di 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lastRenderedPageBreak/>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lastRenderedPageBreak/>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lastRenderedPageBreak/>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lastRenderedPageBreak/>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w:t>
      </w:r>
      <w:r>
        <w:rPr>
          <w:rFonts w:ascii="Times New Roman" w:eastAsia="Times New Roman" w:hAnsi="Times New Roman" w:cs="Times New Roman"/>
          <w:color w:val="00000A"/>
          <w:sz w:val="24"/>
          <w:szCs w:val="24"/>
        </w:rPr>
        <w:lastRenderedPageBreak/>
        <w:t xml:space="preserve">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r w:rsidR="006C2B27" w:rsidRPr="00734A7E">
        <w:rPr>
          <w:lang w:val="en-US"/>
        </w:rPr>
        <w:t>sempurnanya</w:t>
      </w:r>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yaitu :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ketergunaan dengan membandingkan waktu yang digunakan dalam </w:t>
      </w:r>
      <w:r>
        <w:rPr>
          <w:rFonts w:asciiTheme="majorBidi" w:hAnsiTheme="majorBidi" w:cstheme="majorBidi"/>
          <w:sz w:val="24"/>
          <w:szCs w:val="24"/>
          <w:lang w:val="en-US"/>
        </w:rPr>
        <w:lastRenderedPageBreak/>
        <w:t xml:space="preserve">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b. </w:t>
      </w:r>
      <w:r>
        <w:rPr>
          <w:rFonts w:asciiTheme="majorBidi" w:hAnsiTheme="majorBidi" w:cstheme="majorBidi"/>
          <w:i/>
          <w:iCs/>
          <w:sz w:val="24"/>
          <w:szCs w:val="24"/>
          <w:lang w:val="en-US"/>
        </w:rPr>
        <w:t xml:space="preserve">Easy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mbuata</w:t>
            </w:r>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lastRenderedPageBreak/>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Dalam bab ini akan menjelaskan tentang tata cara yang digunakan dalam penelitian berdasarkan metodologi penelitian yang dipilih. Metode yang digunakan antara lain metode 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lastRenderedPageBreak/>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r>
        <w:rPr>
          <w:rFonts w:asciiTheme="majorBidi" w:hAnsiTheme="majorBidi" w:cstheme="majorBidi"/>
          <w:b/>
          <w:bCs/>
          <w:lang w:val="en-US"/>
        </w:rPr>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lastRenderedPageBreak/>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23455E" w14:textId="77777777" w:rsidR="006D3ABE" w:rsidRDefault="006D3ABE" w:rsidP="002A186C">
      <w:pPr>
        <w:spacing w:after="0" w:line="240" w:lineRule="auto"/>
      </w:pPr>
      <w:r>
        <w:separator/>
      </w:r>
    </w:p>
  </w:endnote>
  <w:endnote w:type="continuationSeparator" w:id="0">
    <w:p w14:paraId="316247C2" w14:textId="77777777" w:rsidR="006D3ABE" w:rsidRDefault="006D3ABE"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C9EE5" w14:textId="77777777" w:rsidR="006D3ABE" w:rsidRDefault="006D3ABE" w:rsidP="002A186C">
      <w:pPr>
        <w:spacing w:after="0" w:line="240" w:lineRule="auto"/>
      </w:pPr>
      <w:r>
        <w:separator/>
      </w:r>
    </w:p>
  </w:footnote>
  <w:footnote w:type="continuationSeparator" w:id="0">
    <w:p w14:paraId="02798D42" w14:textId="77777777" w:rsidR="006D3ABE" w:rsidRDefault="006D3ABE"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5521B"/>
    <w:rsid w:val="000641AC"/>
    <w:rsid w:val="0007477C"/>
    <w:rsid w:val="000928B9"/>
    <w:rsid w:val="00093CAE"/>
    <w:rsid w:val="000A17F0"/>
    <w:rsid w:val="000A3F86"/>
    <w:rsid w:val="000B5566"/>
    <w:rsid w:val="000C36D6"/>
    <w:rsid w:val="000D04BD"/>
    <w:rsid w:val="000D697C"/>
    <w:rsid w:val="000F0B29"/>
    <w:rsid w:val="00102C75"/>
    <w:rsid w:val="00115143"/>
    <w:rsid w:val="00116935"/>
    <w:rsid w:val="00136A7E"/>
    <w:rsid w:val="00147E16"/>
    <w:rsid w:val="001577DC"/>
    <w:rsid w:val="00184BFF"/>
    <w:rsid w:val="0018570E"/>
    <w:rsid w:val="00191A74"/>
    <w:rsid w:val="001B4AEE"/>
    <w:rsid w:val="001D028D"/>
    <w:rsid w:val="001F52D7"/>
    <w:rsid w:val="002031E0"/>
    <w:rsid w:val="00205067"/>
    <w:rsid w:val="002475F5"/>
    <w:rsid w:val="0025360F"/>
    <w:rsid w:val="002620DF"/>
    <w:rsid w:val="0027656E"/>
    <w:rsid w:val="00292292"/>
    <w:rsid w:val="0029410F"/>
    <w:rsid w:val="002A186C"/>
    <w:rsid w:val="002A3150"/>
    <w:rsid w:val="002B42A3"/>
    <w:rsid w:val="002B701F"/>
    <w:rsid w:val="002C3F57"/>
    <w:rsid w:val="002D0BDC"/>
    <w:rsid w:val="002E5755"/>
    <w:rsid w:val="002E6E81"/>
    <w:rsid w:val="003004E3"/>
    <w:rsid w:val="0033119E"/>
    <w:rsid w:val="00331AED"/>
    <w:rsid w:val="0033776D"/>
    <w:rsid w:val="00337ECD"/>
    <w:rsid w:val="00343AE9"/>
    <w:rsid w:val="00350F29"/>
    <w:rsid w:val="00380AC7"/>
    <w:rsid w:val="00391254"/>
    <w:rsid w:val="00397101"/>
    <w:rsid w:val="003E7160"/>
    <w:rsid w:val="003F2E22"/>
    <w:rsid w:val="003F38E4"/>
    <w:rsid w:val="00405934"/>
    <w:rsid w:val="0041262B"/>
    <w:rsid w:val="004203CA"/>
    <w:rsid w:val="004221E4"/>
    <w:rsid w:val="004403D3"/>
    <w:rsid w:val="0044290E"/>
    <w:rsid w:val="0044464D"/>
    <w:rsid w:val="00456A76"/>
    <w:rsid w:val="00456CE5"/>
    <w:rsid w:val="004623FB"/>
    <w:rsid w:val="00493AFE"/>
    <w:rsid w:val="004A1A5E"/>
    <w:rsid w:val="004A7D3B"/>
    <w:rsid w:val="004C6EA4"/>
    <w:rsid w:val="004E02B4"/>
    <w:rsid w:val="0050740E"/>
    <w:rsid w:val="00511AEA"/>
    <w:rsid w:val="00515424"/>
    <w:rsid w:val="00530C7C"/>
    <w:rsid w:val="00531691"/>
    <w:rsid w:val="0053423A"/>
    <w:rsid w:val="00544528"/>
    <w:rsid w:val="00551BE6"/>
    <w:rsid w:val="005650B2"/>
    <w:rsid w:val="005767EA"/>
    <w:rsid w:val="0058203F"/>
    <w:rsid w:val="0059498E"/>
    <w:rsid w:val="005B48C6"/>
    <w:rsid w:val="005B65E2"/>
    <w:rsid w:val="005E4174"/>
    <w:rsid w:val="0060694C"/>
    <w:rsid w:val="00612D17"/>
    <w:rsid w:val="006400FA"/>
    <w:rsid w:val="00652BAA"/>
    <w:rsid w:val="006530BE"/>
    <w:rsid w:val="00653767"/>
    <w:rsid w:val="00654E72"/>
    <w:rsid w:val="00673D0C"/>
    <w:rsid w:val="006870F2"/>
    <w:rsid w:val="006A05C7"/>
    <w:rsid w:val="006A38DC"/>
    <w:rsid w:val="006B2DC8"/>
    <w:rsid w:val="006B6DAF"/>
    <w:rsid w:val="006B7AD4"/>
    <w:rsid w:val="006C2B27"/>
    <w:rsid w:val="006C5CE7"/>
    <w:rsid w:val="006D1E13"/>
    <w:rsid w:val="006D244A"/>
    <w:rsid w:val="006D3ABE"/>
    <w:rsid w:val="006F53BC"/>
    <w:rsid w:val="00720B9F"/>
    <w:rsid w:val="00750F77"/>
    <w:rsid w:val="00773504"/>
    <w:rsid w:val="007830F2"/>
    <w:rsid w:val="007915A7"/>
    <w:rsid w:val="007925FB"/>
    <w:rsid w:val="007A1183"/>
    <w:rsid w:val="007A194C"/>
    <w:rsid w:val="007A22A4"/>
    <w:rsid w:val="007E4F85"/>
    <w:rsid w:val="00823ABD"/>
    <w:rsid w:val="00842F5F"/>
    <w:rsid w:val="00846317"/>
    <w:rsid w:val="00852B32"/>
    <w:rsid w:val="00864587"/>
    <w:rsid w:val="00874DCE"/>
    <w:rsid w:val="008A1B12"/>
    <w:rsid w:val="008A5BD6"/>
    <w:rsid w:val="008D530B"/>
    <w:rsid w:val="008E1244"/>
    <w:rsid w:val="008E3484"/>
    <w:rsid w:val="008F5C43"/>
    <w:rsid w:val="008F6D89"/>
    <w:rsid w:val="00910FB9"/>
    <w:rsid w:val="009222D8"/>
    <w:rsid w:val="00931556"/>
    <w:rsid w:val="0093290B"/>
    <w:rsid w:val="00934A14"/>
    <w:rsid w:val="0094729C"/>
    <w:rsid w:val="0095556B"/>
    <w:rsid w:val="009612A7"/>
    <w:rsid w:val="00965D45"/>
    <w:rsid w:val="009713FB"/>
    <w:rsid w:val="009A086F"/>
    <w:rsid w:val="009A55CE"/>
    <w:rsid w:val="009C3701"/>
    <w:rsid w:val="009D31FF"/>
    <w:rsid w:val="009D66CE"/>
    <w:rsid w:val="009F7DC5"/>
    <w:rsid w:val="00A01479"/>
    <w:rsid w:val="00A04BA5"/>
    <w:rsid w:val="00A1391B"/>
    <w:rsid w:val="00A267BC"/>
    <w:rsid w:val="00A31CF9"/>
    <w:rsid w:val="00A43144"/>
    <w:rsid w:val="00A4356F"/>
    <w:rsid w:val="00A50FF7"/>
    <w:rsid w:val="00A64C60"/>
    <w:rsid w:val="00A94D50"/>
    <w:rsid w:val="00A9629F"/>
    <w:rsid w:val="00AA5ED4"/>
    <w:rsid w:val="00AA69CA"/>
    <w:rsid w:val="00AA729D"/>
    <w:rsid w:val="00AB6E88"/>
    <w:rsid w:val="00AC1249"/>
    <w:rsid w:val="00AC2218"/>
    <w:rsid w:val="00AC4567"/>
    <w:rsid w:val="00AC4C67"/>
    <w:rsid w:val="00AD1D7C"/>
    <w:rsid w:val="00AD3332"/>
    <w:rsid w:val="00AE3B61"/>
    <w:rsid w:val="00AE630E"/>
    <w:rsid w:val="00AF010C"/>
    <w:rsid w:val="00AF7082"/>
    <w:rsid w:val="00B20187"/>
    <w:rsid w:val="00B319DE"/>
    <w:rsid w:val="00B62063"/>
    <w:rsid w:val="00BA050E"/>
    <w:rsid w:val="00BA70A4"/>
    <w:rsid w:val="00BB7E6F"/>
    <w:rsid w:val="00BC22BC"/>
    <w:rsid w:val="00BC294E"/>
    <w:rsid w:val="00BC493B"/>
    <w:rsid w:val="00BD5D53"/>
    <w:rsid w:val="00BE01D3"/>
    <w:rsid w:val="00BE0EB9"/>
    <w:rsid w:val="00BE6733"/>
    <w:rsid w:val="00BF2502"/>
    <w:rsid w:val="00BF5621"/>
    <w:rsid w:val="00C119C4"/>
    <w:rsid w:val="00C12C4A"/>
    <w:rsid w:val="00C45EB9"/>
    <w:rsid w:val="00C47087"/>
    <w:rsid w:val="00C771C7"/>
    <w:rsid w:val="00C91869"/>
    <w:rsid w:val="00CA1C07"/>
    <w:rsid w:val="00CB3496"/>
    <w:rsid w:val="00CC0891"/>
    <w:rsid w:val="00D0254A"/>
    <w:rsid w:val="00D04520"/>
    <w:rsid w:val="00D366D8"/>
    <w:rsid w:val="00D5414B"/>
    <w:rsid w:val="00D63E58"/>
    <w:rsid w:val="00D8016B"/>
    <w:rsid w:val="00D972CD"/>
    <w:rsid w:val="00DA080D"/>
    <w:rsid w:val="00DA38E4"/>
    <w:rsid w:val="00DA3DF9"/>
    <w:rsid w:val="00DA70DB"/>
    <w:rsid w:val="00DB002A"/>
    <w:rsid w:val="00DD66E0"/>
    <w:rsid w:val="00DE3E90"/>
    <w:rsid w:val="00DE4FD5"/>
    <w:rsid w:val="00DF05CE"/>
    <w:rsid w:val="00E002EE"/>
    <w:rsid w:val="00E033A1"/>
    <w:rsid w:val="00E12ED0"/>
    <w:rsid w:val="00E14EC1"/>
    <w:rsid w:val="00E50E28"/>
    <w:rsid w:val="00E5424B"/>
    <w:rsid w:val="00E638DA"/>
    <w:rsid w:val="00E80A24"/>
    <w:rsid w:val="00E918A3"/>
    <w:rsid w:val="00EA1CB3"/>
    <w:rsid w:val="00EB201E"/>
    <w:rsid w:val="00EB3625"/>
    <w:rsid w:val="00EC74CB"/>
    <w:rsid w:val="00ED72E4"/>
    <w:rsid w:val="00ED7EDC"/>
    <w:rsid w:val="00EE69D5"/>
    <w:rsid w:val="00EF0586"/>
    <w:rsid w:val="00EF741F"/>
    <w:rsid w:val="00F201A0"/>
    <w:rsid w:val="00F22C8C"/>
    <w:rsid w:val="00F30E5C"/>
    <w:rsid w:val="00F31386"/>
    <w:rsid w:val="00F44AA9"/>
    <w:rsid w:val="00F618BD"/>
    <w:rsid w:val="00F708D6"/>
    <w:rsid w:val="00F7375F"/>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A3F86"/>
  </w:style>
  <w:style w:type="paragraph" w:styleId="Heading1">
    <w:name w:val="heading 1"/>
    <w:basedOn w:val="Normal"/>
    <w:next w:val="Normal"/>
    <w:link w:val="Heading1Char"/>
    <w:uiPriority w:val="9"/>
    <w:qFormat/>
    <w:rsid w:val="006A05C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 w:type="character" w:customStyle="1" w:styleId="Heading1Char">
    <w:name w:val="Heading 1 Char"/>
    <w:basedOn w:val="DefaultParagraphFont"/>
    <w:link w:val="Heading1"/>
    <w:uiPriority w:val="9"/>
    <w:rsid w:val="006A05C7"/>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 w:id="19717392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34</TotalTime>
  <Pages>26</Pages>
  <Words>6252</Words>
  <Characters>35641</Characters>
  <Application>Microsoft Office Word</Application>
  <DocSecurity>0</DocSecurity>
  <Lines>297</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138</cp:revision>
  <dcterms:created xsi:type="dcterms:W3CDTF">2021-04-07T08:46:00Z</dcterms:created>
  <dcterms:modified xsi:type="dcterms:W3CDTF">2021-08-17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